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5F531710"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CE4BBD0"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03D2F1F4"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6" w:name="__Fieldmark__182_924499877"/>
      <w:r w:rsidR="001E5364" w:rsidRPr="001E5364">
        <w:rPr>
          <w:rFonts w:cs="Times New Roman"/>
        </w:rPr>
        <w:t>(Beyer et al. 2016)</w:t>
      </w:r>
      <w:r>
        <w:fldChar w:fldCharType="end"/>
      </w:r>
      <w:bookmarkEnd w:id="6"/>
      <w:r>
        <w:rPr>
          <w:rFonts w:eastAsia="Times New Roman" w:cs="Times New Roman"/>
          <w:szCs w:val="24"/>
        </w:rPr>
        <w:t>.</w:t>
      </w:r>
      <w:r>
        <w:fldChar w:fldCharType="begin"/>
      </w:r>
      <w:bookmarkStart w:id="7" w:name="__Fieldmark__2383_924499877"/>
      <w:r>
        <w:fldChar w:fldCharType="end"/>
      </w:r>
      <w:bookmarkEnd w:id="7"/>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8" w:name="__Fieldmark__223_924499877"/>
      <w:r w:rsidR="001E5364" w:rsidRPr="001E5364">
        <w:rPr>
          <w:rFonts w:cs="Times New Roman"/>
        </w:rPr>
        <w:t>(Cocks and Baird 1989, Underhill 1994, Rodrigues and Gaston 2002)</w:t>
      </w:r>
      <w:r>
        <w:fldChar w:fldCharType="end"/>
      </w:r>
      <w:bookmarkEnd w:id="8"/>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 w:name="__Fieldmark__234_924499877"/>
      <w:r w:rsidR="006E6403" w:rsidRPr="006E6403">
        <w:rPr>
          <w:rFonts w:cs="Times New Roman"/>
        </w:rPr>
        <w:t>(Haight and Snyder 2009, Beyer et al. 2016)</w:t>
      </w:r>
      <w:r>
        <w:fldChar w:fldCharType="end"/>
      </w:r>
      <w:bookmarkEnd w:id="9"/>
      <w:r>
        <w:rPr>
          <w:rFonts w:eastAsia="Times New Roman" w:cs="Times New Roman"/>
          <w:szCs w:val="24"/>
        </w:rPr>
        <w:t xml:space="preserve">. </w:t>
      </w:r>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 xml:space="preserve">We found that ILP generated high quality solutions 1,000 times faster than simulated annealing that could save over $100 million (or 13%) for realistic conservation scenarios when </w:t>
      </w:r>
      <w:r w:rsidR="00560421">
        <w:rPr>
          <w:rFonts w:eastAsia="Times New Roman" w:cs="Times New Roman"/>
          <w:szCs w:val="24"/>
        </w:rPr>
        <w:lastRenderedPageBreak/>
        <w:t>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5CA877"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0" w:name="__Fieldmark__292_924499877"/>
      <w:r w:rsidR="001E5364" w:rsidRPr="001E5364">
        <w:rPr>
          <w:rFonts w:cs="Times New Roman"/>
        </w:rPr>
        <w:t>(Meidinger and Pojar 1991)</w:t>
      </w:r>
      <w:r>
        <w:fldChar w:fldCharType="end"/>
      </w:r>
      <w:bookmarkEnd w:id="10"/>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0706D8D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1" w:name="__Fieldmark__320_924499877"/>
      <w:r w:rsidR="001E5364" w:rsidRPr="001E5364">
        <w:rPr>
          <w:rFonts w:cs="Times New Roman"/>
        </w:rPr>
        <w:t>(Hochachka et al. 2012, Sullivan et al. 2014)</w:t>
      </w:r>
      <w:r>
        <w:fldChar w:fldCharType="end"/>
      </w:r>
      <w:bookmarkEnd w:id="11"/>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ere collapsed </w:t>
      </w:r>
      <w:r>
        <w:rPr>
          <w:rFonts w:cs="Times New Roman"/>
          <w:lang w:val="en-CA"/>
        </w:rPr>
        <w:lastRenderedPageBreak/>
        <w:t>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B1178">
        <w: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2"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2"/>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B1178">
        <w: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3" w:name="__Fieldmark__345_924499877"/>
      <w:r w:rsidR="001E5364" w:rsidRPr="001E5364">
        <w:rPr>
          <w:rFonts w:cs="Times New Roman"/>
        </w:rPr>
        <w:t>(Mackenzie et al. 2002)</w:t>
      </w:r>
      <w:r>
        <w:fldChar w:fldCharType="end"/>
      </w:r>
      <w:bookmarkEnd w:id="13"/>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6A2AE4CC"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4" w:name="__Fieldmark__364_924499877"/>
      <w:r w:rsidR="001E5364" w:rsidRPr="001E5364">
        <w:rPr>
          <w:rFonts w:cs="Times New Roman"/>
        </w:rPr>
        <w:t>(Ando et al. 1998, Polasky et al. 2001, Ferraro 2003, Naidoo et al. 2006)</w:t>
      </w:r>
      <w:r>
        <w:fldChar w:fldCharType="end"/>
      </w:r>
      <w:bookmarkEnd w:id="14"/>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w:t>
      </w:r>
      <w:r w:rsidR="00443325">
        <w:rPr>
          <w:rFonts w:cs="Times New Roman"/>
          <w:lang w:val="en-CA"/>
        </w:rPr>
        <w:t>British Columbia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5" w:name="__Fieldmark__369_924499877"/>
      <w:r w:rsidR="001E5364" w:rsidRPr="001E5364">
        <w:rPr>
          <w:rFonts w:cs="Times New Roman"/>
        </w:rPr>
        <w:t>(Schuster et al. 2014)</w:t>
      </w:r>
      <w:r>
        <w:fldChar w:fldCharType="end"/>
      </w:r>
      <w:bookmarkEnd w:id="15"/>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lastRenderedPageBreak/>
        <w:t xml:space="preserve">Spatial prioritization </w:t>
      </w:r>
    </w:p>
    <w:p w14:paraId="26BEC14E" w14:textId="339180CD"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6" w:name="__Fieldmark__396_924499877"/>
      <w:r w:rsidR="001E5364" w:rsidRPr="001E5364">
        <w:t>(McIntosh et al. 2017)</w:t>
      </w:r>
      <w:r w:rsidR="00581800">
        <w:fldChar w:fldCharType="end"/>
      </w:r>
      <w:bookmarkEnd w:id="16"/>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9386190" w:rsidR="0056142A" w:rsidRDefault="006C4B67">
      <w:pPr>
        <w:pStyle w:val="xmsonormal"/>
        <w:spacing w:beforeAutospacing="0" w:after="0" w:afterAutospacing="0" w:line="480" w:lineRule="auto"/>
        <w:ind w:firstLine="720"/>
      </w:pPr>
      <w:r>
        <w:rPr>
          <w:lang w:val="en-CA"/>
        </w:rPr>
        <w:lastRenderedPageBreak/>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7" w:name="__Fieldmark__429_924499877"/>
      <w:r w:rsidR="001E5364" w:rsidRPr="001E5364">
        <w:t>(Gurobi Optimization Inc. 2017)</w:t>
      </w:r>
      <w:r w:rsidR="00581800">
        <w:fldChar w:fldCharType="end"/>
      </w:r>
      <w:bookmarkEnd w:id="17"/>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8" w:name="__Fieldmark__445_924499877"/>
      <w:r w:rsidR="001E5364" w:rsidRPr="001E5364">
        <w:t>(Luppold et al. 2018)</w:t>
      </w:r>
      <w:r w:rsidR="00581800">
        <w:fldChar w:fldCharType="end"/>
      </w:r>
      <w:bookmarkEnd w:id="18"/>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9" w:name="__Fieldmark__464_924499877"/>
      <w:r w:rsidR="001E5364" w:rsidRPr="001E5364">
        <w:t>(Ralphs et al. 2019)</w:t>
      </w:r>
      <w:r w:rsidR="00581800">
        <w:fldChar w:fldCharType="end"/>
      </w:r>
      <w:bookmarkEnd w:id="19"/>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0"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0"/>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87B93B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w:t>
      </w:r>
      <w:r>
        <w:rPr>
          <w:lang w:val="en-CA"/>
        </w:rPr>
        <w:lastRenderedPageBreak/>
        <w:t>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1" w:name="__Fieldmark__550_924499877"/>
      <w:r w:rsidR="001E5364" w:rsidRPr="001E5364">
        <w:t>(Ardron et al. 2010)</w:t>
      </w:r>
      <w:r>
        <w:fldChar w:fldCharType="end"/>
      </w:r>
      <w:bookmarkEnd w:id="21"/>
      <w:r>
        <w:rPr>
          <w:lang w:val="en-CA"/>
        </w:rPr>
        <w:t>.</w:t>
      </w:r>
      <w:r w:rsidR="009B79F7">
        <w:rPr>
          <w:lang w:val="en-CA"/>
        </w:rPr>
        <w:t xml:space="preserve"> </w:t>
      </w:r>
    </w:p>
    <w:p w14:paraId="0C6BD9D7" w14:textId="1B1D7665"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1"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w:t>
      </w:r>
      <w:r w:rsidR="008E6557">
        <w:lastRenderedPageBreak/>
        <w:t xml:space="preserve">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lastRenderedPageBreak/>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B681407"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2" w:name="__Fieldmark__621_924499877"/>
      <w:r w:rsidR="001E5364" w:rsidRPr="001E5364">
        <w:t>(Underhill 1994, Rodrigues and Gaston 2002)</w:t>
      </w:r>
      <w:r>
        <w:fldChar w:fldCharType="end"/>
      </w:r>
      <w:bookmarkEnd w:id="22"/>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w:t>
      </w:r>
      <w:r w:rsidR="003F2F75">
        <w:lastRenderedPageBreak/>
        <w:t xml:space="preserve">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3280BA7D"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3" w:name="__Fieldmark__1017_1005439025"/>
      <w:r w:rsidR="003500D5">
        <w:t>(</w:t>
      </w:r>
      <w:bookmarkStart w:id="24" w:name="__Fieldmark__645_924499877"/>
      <w:r w:rsidR="003500D5">
        <w:t>Ardron et al. 2010)</w:t>
      </w:r>
      <w:r w:rsidR="003500D5">
        <w:fldChar w:fldCharType="end"/>
      </w:r>
      <w:bookmarkEnd w:id="23"/>
      <w:bookmarkEnd w:id="24"/>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4F969349"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5" w:name="__Fieldmark__678_924499877"/>
      <w:r w:rsidR="001E5364" w:rsidRPr="001E5364">
        <w:t>(Ardron et al. 2010)</w:t>
      </w:r>
      <w:r w:rsidR="00581800">
        <w:fldChar w:fldCharType="end"/>
      </w:r>
      <w:bookmarkEnd w:id="25"/>
      <w:r w:rsidR="00581800">
        <w:t xml:space="preserve">. </w:t>
      </w:r>
      <w:r w:rsidR="005A4AC5">
        <w:t xml:space="preserve">Such large-sized problems have occurred in the past and, as increasingly high resolution data become available, </w:t>
      </w:r>
      <w:r w:rsidR="005A4AC5">
        <w:lastRenderedPageBreak/>
        <w:t>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ILP will run into problems solving very large problems (&gt;1 million planning units) that include non-linear constraints, such as optimizing compactness or connectivity, as those problem formulations need to be linearized for ILP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352E40DF" w:rsidR="00CD6C98" w:rsidRDefault="00581800" w:rsidP="0082320F">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w:t>
      </w:r>
      <w:r>
        <w:rPr>
          <w:rFonts w:cs="Times New Roman"/>
        </w:rPr>
        <w:lastRenderedPageBreak/>
        <w:t xml:space="preserve">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F95B5C">
        <w:rPr>
          <w:lang w:val="en-CA"/>
        </w:rPr>
        <w:t>All d</w:t>
      </w:r>
      <w:r w:rsidR="00F95B5C" w:rsidRPr="00CF0525">
        <w:rPr>
          <w:lang w:val="en-CA"/>
        </w:rPr>
        <w:t xml:space="preserve">ata, scripts and full results are available </w:t>
      </w:r>
      <w:r w:rsidR="00F95B5C">
        <w:rPr>
          <w:lang w:val="en-CA"/>
        </w:rPr>
        <w:t>online (</w:t>
      </w:r>
      <w:hyperlink r:id="rId12"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0F2AA84F" w:rsidR="0056142A" w:rsidRDefault="00581800">
      <w:pPr>
        <w:spacing w:after="0" w:line="480" w:lineRule="auto"/>
        <w:rPr>
          <w:rFonts w:cs="Times New Roman"/>
          <w:b/>
          <w:szCs w:val="24"/>
        </w:rPr>
      </w:pPr>
      <w:r>
        <w:rPr>
          <w:rFonts w:cs="Times New Roman"/>
          <w:b/>
          <w:szCs w:val="24"/>
        </w:rPr>
        <w:lastRenderedPageBreak/>
        <w:t xml:space="preserve">References </w:t>
      </w:r>
    </w:p>
    <w:bookmarkStart w:id="26" w:name="_Hlk10202078"/>
    <w:p w14:paraId="1AE641EA" w14:textId="77777777" w:rsidR="007B1178" w:rsidRPr="007B1178" w:rsidRDefault="00AD7987" w:rsidP="007B1178">
      <w:pPr>
        <w:pStyle w:val="Bibliography"/>
        <w:rPr>
          <w:rFonts w:cs="Times New Roman"/>
        </w:rPr>
      </w:pPr>
      <w:r>
        <w:rPr>
          <w:b/>
          <w:lang w:val="en-CA"/>
        </w:rPr>
        <w:fldChar w:fldCharType="begin"/>
      </w:r>
      <w:r w:rsidR="00D01068">
        <w:rPr>
          <w:b/>
          <w:lang w:val="en-CA"/>
        </w:rPr>
        <w:instrText xml:space="preserve"> ADDIN ZOTERO_BIBL {"uncited":[],"omitted":[],"custom":[]} CSL_BIBLIOGRAPHY </w:instrText>
      </w:r>
      <w:r>
        <w:rPr>
          <w:b/>
          <w:lang w:val="en-CA"/>
        </w:rPr>
        <w:fldChar w:fldCharType="separate"/>
      </w:r>
      <w:r w:rsidR="007B1178" w:rsidRPr="007B1178">
        <w:rPr>
          <w:rFonts w:cs="Times New Roman"/>
        </w:rPr>
        <w:t>Ando, A. et al. 1998. Species Distributions, Land Values, and Efficient Conservation. - Science 279: 2126–2128.</w:t>
      </w:r>
    </w:p>
    <w:p w14:paraId="0E7B792A" w14:textId="77777777" w:rsidR="007B1178" w:rsidRPr="007B1178" w:rsidRDefault="007B1178" w:rsidP="007B1178">
      <w:pPr>
        <w:pStyle w:val="Bibliography"/>
        <w:rPr>
          <w:rFonts w:cs="Times New Roman"/>
        </w:rPr>
      </w:pPr>
      <w:r w:rsidRPr="007B1178">
        <w:rPr>
          <w:rFonts w:cs="Times New Roman"/>
        </w:rPr>
        <w:t xml:space="preserve"> 2010. Marxan Good Practices Handbook, Version 2 (JA Ardron, HP Possingham, and CJ Klein, Eds.). - Pacific Marine Analysis and Research Association.</w:t>
      </w:r>
    </w:p>
    <w:p w14:paraId="31E3FADA" w14:textId="77777777" w:rsidR="007B1178" w:rsidRPr="007B1178" w:rsidRDefault="007B1178" w:rsidP="007B1178">
      <w:pPr>
        <w:pStyle w:val="Bibliography"/>
        <w:rPr>
          <w:rFonts w:cs="Times New Roman"/>
        </w:rPr>
      </w:pPr>
      <w:r w:rsidRPr="007B1178">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121B58B0" w14:textId="77777777" w:rsidR="007B1178" w:rsidRPr="007B1178" w:rsidRDefault="007B1178" w:rsidP="007B1178">
      <w:pPr>
        <w:pStyle w:val="Bibliography"/>
        <w:rPr>
          <w:rFonts w:cs="Times New Roman"/>
        </w:rPr>
      </w:pPr>
      <w:r w:rsidRPr="007B1178">
        <w:rPr>
          <w:rFonts w:cs="Times New Roman"/>
        </w:rPr>
        <w:t>Beyer, H. L. et al. 2016. Solving conservation planning problems with integer linear programming. - Ecological Modelling 328: 14–22.</w:t>
      </w:r>
    </w:p>
    <w:p w14:paraId="3E260319" w14:textId="77777777" w:rsidR="007B1178" w:rsidRPr="007B1178" w:rsidRDefault="007B1178" w:rsidP="007B1178">
      <w:pPr>
        <w:pStyle w:val="Bibliography"/>
        <w:rPr>
          <w:rFonts w:cs="Times New Roman"/>
        </w:rPr>
      </w:pPr>
      <w:r w:rsidRPr="007B1178">
        <w:rPr>
          <w:rFonts w:cs="Times New Roman"/>
        </w:rPr>
        <w:t>Cocks, K. D. and Baird, I. A. 1989. Using mathematical programming to address the multiple reserve selection problem: An example from the Eyre Peninsula, South Australia. - Biological Conservation 49: 113–130.</w:t>
      </w:r>
    </w:p>
    <w:p w14:paraId="5351A189" w14:textId="77777777" w:rsidR="007B1178" w:rsidRPr="007B1178" w:rsidRDefault="007B1178" w:rsidP="007B1178">
      <w:pPr>
        <w:pStyle w:val="Bibliography"/>
        <w:rPr>
          <w:rFonts w:cs="Times New Roman"/>
        </w:rPr>
      </w:pPr>
      <w:r w:rsidRPr="007B1178">
        <w:rPr>
          <w:rFonts w:cs="Times New Roman"/>
        </w:rPr>
        <w:t>Ferraro, P. J. 2003. Assigning priority to environmental policy interventions in a heterogeneous world. - Journal of Policy Analysis and Management 22: 27–43.</w:t>
      </w:r>
    </w:p>
    <w:p w14:paraId="7DAEDB3C" w14:textId="77777777" w:rsidR="007B1178" w:rsidRPr="007B1178" w:rsidRDefault="007B1178" w:rsidP="007B1178">
      <w:pPr>
        <w:pStyle w:val="Bibliography"/>
        <w:rPr>
          <w:rFonts w:cs="Times New Roman"/>
        </w:rPr>
      </w:pPr>
      <w:r w:rsidRPr="007B1178">
        <w:rPr>
          <w:rFonts w:cs="Times New Roman"/>
        </w:rPr>
        <w:t>Fiske, I. J. and Chandler, R. B. 2011. unmarked : An R Package for Fitting Hierarchical Models of Wildlife Occurrence and Abundance. - Journal Of Statistical Software 43: 128–129.</w:t>
      </w:r>
    </w:p>
    <w:p w14:paraId="381D7E2A" w14:textId="77777777" w:rsidR="007B1178" w:rsidRPr="007B1178" w:rsidRDefault="007B1178" w:rsidP="007B1178">
      <w:pPr>
        <w:pStyle w:val="Bibliography"/>
        <w:rPr>
          <w:rFonts w:cs="Times New Roman"/>
        </w:rPr>
      </w:pPr>
      <w:r w:rsidRPr="007B1178">
        <w:rPr>
          <w:rFonts w:cs="Times New Roman"/>
          <w:lang w:val="de-AT"/>
        </w:rPr>
        <w:t xml:space="preserve">Franco, J. F. et al. 2014. </w:t>
      </w:r>
      <w:r w:rsidRPr="007B1178">
        <w:rPr>
          <w:rFonts w:cs="Times New Roman"/>
        </w:rPr>
        <w:t>A mixed-integer quadratically-constrained programming model for the distribution system expansion planning. - International Journal of Electrical Power &amp; Energy Systems 62: 265–272.</w:t>
      </w:r>
    </w:p>
    <w:p w14:paraId="5E7DE45A" w14:textId="77777777" w:rsidR="007B1178" w:rsidRPr="007B1178" w:rsidRDefault="007B1178" w:rsidP="007B1178">
      <w:pPr>
        <w:pStyle w:val="Bibliography"/>
        <w:rPr>
          <w:rFonts w:cs="Times New Roman"/>
        </w:rPr>
      </w:pPr>
      <w:r w:rsidRPr="007B1178">
        <w:rPr>
          <w:rFonts w:cs="Times New Roman"/>
        </w:rPr>
        <w:t>Grossmann, I. E. 2002. Review of Nonlinear Mixed-Integer and Disjunctive Programming Techniques. - Optimization and Engineering 3: 227–252.</w:t>
      </w:r>
    </w:p>
    <w:p w14:paraId="1EAE3B65" w14:textId="77777777" w:rsidR="007B1178" w:rsidRPr="007B1178" w:rsidRDefault="007B1178" w:rsidP="007B1178">
      <w:pPr>
        <w:pStyle w:val="Bibliography"/>
        <w:rPr>
          <w:rFonts w:cs="Times New Roman"/>
        </w:rPr>
      </w:pPr>
      <w:r w:rsidRPr="007B1178">
        <w:rPr>
          <w:rFonts w:cs="Times New Roman"/>
        </w:rPr>
        <w:t>Gurobi Optimization Inc. 2017. Gurobi Optimizer Reference Manual, Version 7.5.1.</w:t>
      </w:r>
    </w:p>
    <w:p w14:paraId="1D295E58" w14:textId="77777777" w:rsidR="007B1178" w:rsidRPr="007B1178" w:rsidRDefault="007B1178" w:rsidP="007B1178">
      <w:pPr>
        <w:pStyle w:val="Bibliography"/>
        <w:rPr>
          <w:rFonts w:cs="Times New Roman"/>
        </w:rPr>
      </w:pPr>
      <w:r w:rsidRPr="007B1178">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571528D7" w14:textId="77777777" w:rsidR="007B1178" w:rsidRPr="007B1178" w:rsidRDefault="007B1178" w:rsidP="007B1178">
      <w:pPr>
        <w:pStyle w:val="Bibliography"/>
        <w:rPr>
          <w:rFonts w:cs="Times New Roman"/>
        </w:rPr>
      </w:pPr>
      <w:r w:rsidRPr="007B1178">
        <w:rPr>
          <w:rFonts w:cs="Times New Roman"/>
        </w:rPr>
        <w:t>Hanson, J. 2018. Conserving evolutionary processes.</w:t>
      </w:r>
    </w:p>
    <w:p w14:paraId="61CC95E6" w14:textId="77777777" w:rsidR="007B1178" w:rsidRPr="007B1178" w:rsidRDefault="007B1178" w:rsidP="007B1178">
      <w:pPr>
        <w:pStyle w:val="Bibliography"/>
        <w:rPr>
          <w:rFonts w:cs="Times New Roman"/>
        </w:rPr>
      </w:pPr>
      <w:r w:rsidRPr="007B1178">
        <w:rPr>
          <w:rFonts w:cs="Times New Roman"/>
        </w:rPr>
        <w:t>Hanson, J. et al. 2019. prioritizr: Systematic Conservation Prioritization in R, Version 4.0.2.</w:t>
      </w:r>
    </w:p>
    <w:p w14:paraId="009F7193" w14:textId="77777777" w:rsidR="007B1178" w:rsidRPr="007B1178" w:rsidRDefault="007B1178" w:rsidP="007B1178">
      <w:pPr>
        <w:pStyle w:val="Bibliography"/>
        <w:rPr>
          <w:rFonts w:cs="Times New Roman"/>
        </w:rPr>
      </w:pPr>
      <w:r w:rsidRPr="007B1178">
        <w:rPr>
          <w:rFonts w:cs="Times New Roman"/>
        </w:rPr>
        <w:t>Harter, R. et al. 2017. Rsymphony: SYMPHONY in R.</w:t>
      </w:r>
    </w:p>
    <w:p w14:paraId="7FD4BFC8" w14:textId="77777777" w:rsidR="007B1178" w:rsidRPr="007B1178" w:rsidRDefault="007B1178" w:rsidP="007B1178">
      <w:pPr>
        <w:pStyle w:val="Bibliography"/>
        <w:rPr>
          <w:rFonts w:cs="Times New Roman"/>
        </w:rPr>
      </w:pPr>
      <w:r w:rsidRPr="007B1178">
        <w:rPr>
          <w:rFonts w:cs="Times New Roman"/>
          <w:lang w:val="de-AT"/>
        </w:rPr>
        <w:t xml:space="preserve">Hochachka, W. M. et al. 2012. </w:t>
      </w:r>
      <w:r w:rsidRPr="007B1178">
        <w:rPr>
          <w:rFonts w:cs="Times New Roman"/>
        </w:rPr>
        <w:t>Data-intensive science applied to broad-scale citizen science. - Trends in ecology &amp; evolution 27: 130–137.</w:t>
      </w:r>
    </w:p>
    <w:p w14:paraId="1FCE6261" w14:textId="77777777" w:rsidR="007B1178" w:rsidRPr="007B1178" w:rsidRDefault="007B1178" w:rsidP="007B1178">
      <w:pPr>
        <w:pStyle w:val="Bibliography"/>
        <w:rPr>
          <w:rFonts w:cs="Times New Roman"/>
        </w:rPr>
      </w:pPr>
      <w:r w:rsidRPr="007B1178">
        <w:rPr>
          <w:rFonts w:cs="Times New Roman"/>
        </w:rPr>
        <w:lastRenderedPageBreak/>
        <w:t>Joppa, L. N. and Pfaff, A. 2009. High and far: biases in the location of protected areas. - PloS one 4: e8273.</w:t>
      </w:r>
    </w:p>
    <w:p w14:paraId="4BA0F8E2" w14:textId="77777777" w:rsidR="007B1178" w:rsidRPr="007B1178" w:rsidRDefault="007B1178" w:rsidP="007B1178">
      <w:pPr>
        <w:pStyle w:val="Bibliography"/>
        <w:rPr>
          <w:rFonts w:cs="Times New Roman"/>
        </w:rPr>
      </w:pPr>
      <w:r w:rsidRPr="007B1178">
        <w:rPr>
          <w:rFonts w:cs="Times New Roman"/>
        </w:rPr>
        <w:t>Kirkpatrick, S. et al. 1983. Optimization by Simulated Annealing. - Science 220: 671–680.</w:t>
      </w:r>
    </w:p>
    <w:p w14:paraId="7978C12D" w14:textId="77777777" w:rsidR="007B1178" w:rsidRPr="007B1178" w:rsidRDefault="007B1178" w:rsidP="007B1178">
      <w:pPr>
        <w:pStyle w:val="Bibliography"/>
        <w:rPr>
          <w:rFonts w:cs="Times New Roman"/>
        </w:rPr>
      </w:pPr>
      <w:r w:rsidRPr="007B1178">
        <w:rPr>
          <w:rFonts w:cs="Times New Roman"/>
        </w:rPr>
        <w:t>Lee, J. and Leyffer, S. 2011. Mixed Integer Nonlinear Programming. - Springer Science &amp; Business Media.</w:t>
      </w:r>
    </w:p>
    <w:p w14:paraId="2897DBB4" w14:textId="77777777" w:rsidR="007B1178" w:rsidRPr="007B1178" w:rsidRDefault="007B1178" w:rsidP="007B1178">
      <w:pPr>
        <w:pStyle w:val="Bibliography"/>
        <w:rPr>
          <w:rFonts w:cs="Times New Roman"/>
        </w:rPr>
      </w:pPr>
      <w:r w:rsidRPr="007B1178">
        <w:rPr>
          <w:rFonts w:cs="Times New Roman"/>
        </w:rPr>
        <w:t>Lin, C. Y. et al. 2017. Participant Selection Problem: Relative Performance of Five Optimization Solvers. - Proceedings of the 8th International Conference on Computer Modeling and Simulation: 24–31.</w:t>
      </w:r>
    </w:p>
    <w:p w14:paraId="64D441B5" w14:textId="77777777" w:rsidR="007B1178" w:rsidRPr="007B1178" w:rsidRDefault="007B1178" w:rsidP="007B1178">
      <w:pPr>
        <w:pStyle w:val="Bibliography"/>
        <w:rPr>
          <w:rFonts w:cs="Times New Roman"/>
        </w:rPr>
      </w:pPr>
      <w:r w:rsidRPr="007B1178">
        <w:rPr>
          <w:rFonts w:cs="Times New Roman"/>
        </w:rPr>
        <w:t>Luppold, A. et al. 2018. Evaluating the performance of solvers for integer-linear programming. in press.</w:t>
      </w:r>
    </w:p>
    <w:p w14:paraId="3DE9BB3C" w14:textId="77777777" w:rsidR="007B1178" w:rsidRPr="007B1178" w:rsidRDefault="007B1178" w:rsidP="007B1178">
      <w:pPr>
        <w:pStyle w:val="Bibliography"/>
        <w:rPr>
          <w:rFonts w:cs="Times New Roman"/>
        </w:rPr>
      </w:pPr>
      <w:r w:rsidRPr="007B1178">
        <w:rPr>
          <w:rFonts w:cs="Times New Roman"/>
          <w:lang w:val="de-AT"/>
        </w:rPr>
        <w:t xml:space="preserve">Mackenzie, D. I. et al. 2002. </w:t>
      </w:r>
      <w:r w:rsidRPr="007B1178">
        <w:rPr>
          <w:rFonts w:cs="Times New Roman"/>
        </w:rPr>
        <w:t>Estimating site occupancy rates when detection probabilities are less than one. - Ecology 83: 2248–2255.</w:t>
      </w:r>
    </w:p>
    <w:p w14:paraId="4AC0B7A6" w14:textId="77777777" w:rsidR="007B1178" w:rsidRPr="007B1178" w:rsidRDefault="007B1178" w:rsidP="007B1178">
      <w:pPr>
        <w:pStyle w:val="Bibliography"/>
        <w:rPr>
          <w:rFonts w:cs="Times New Roman"/>
        </w:rPr>
      </w:pPr>
      <w:r w:rsidRPr="007B1178">
        <w:rPr>
          <w:rFonts w:cs="Times New Roman"/>
        </w:rPr>
        <w:t>Margules, C. R. and Pressey, R. L. 2000. Systematic conservation planning. - Nature 405: 243–53.</w:t>
      </w:r>
    </w:p>
    <w:p w14:paraId="5E5246C0" w14:textId="77777777" w:rsidR="007B1178" w:rsidRPr="007B1178" w:rsidRDefault="007B1178" w:rsidP="007B1178">
      <w:pPr>
        <w:pStyle w:val="Bibliography"/>
        <w:rPr>
          <w:rFonts w:cs="Times New Roman"/>
        </w:rPr>
      </w:pPr>
      <w:r w:rsidRPr="007B1178">
        <w:rPr>
          <w:rFonts w:cs="Times New Roman"/>
        </w:rPr>
        <w:t>McDonnell, M. D. et al. 2002. Mathematical Methods for Spatially Cohesive Reserve Design. - Environmental Modeling &amp; Assessment 7: 107–114.</w:t>
      </w:r>
    </w:p>
    <w:p w14:paraId="15711FB9" w14:textId="77777777" w:rsidR="007B1178" w:rsidRPr="007B1178" w:rsidRDefault="007B1178" w:rsidP="007B1178">
      <w:pPr>
        <w:pStyle w:val="Bibliography"/>
        <w:rPr>
          <w:rFonts w:cs="Times New Roman"/>
        </w:rPr>
      </w:pPr>
      <w:r w:rsidRPr="007B1178">
        <w:rPr>
          <w:rFonts w:cs="Times New Roman"/>
        </w:rPr>
        <w:t>McIntosh, E. J. et al. 2017. The Impact of Systematic Conservation Planning. - Annual Review of Environment and Resources 42: annurev-environ-102016-060902.</w:t>
      </w:r>
    </w:p>
    <w:p w14:paraId="2FDACC3B" w14:textId="77777777" w:rsidR="007B1178" w:rsidRPr="007B1178" w:rsidRDefault="007B1178" w:rsidP="007B1178">
      <w:pPr>
        <w:pStyle w:val="Bibliography"/>
        <w:rPr>
          <w:rFonts w:cs="Times New Roman"/>
        </w:rPr>
      </w:pPr>
      <w:r w:rsidRPr="007B1178">
        <w:rPr>
          <w:rFonts w:cs="Times New Roman"/>
        </w:rPr>
        <w:t>Meidinger, D. and Pojar, J. 1991. Ecosystems of British Columbia. - British Columbia Ministry of Forests.</w:t>
      </w:r>
    </w:p>
    <w:p w14:paraId="77D9CCF8" w14:textId="77777777" w:rsidR="007B1178" w:rsidRPr="007B1178" w:rsidRDefault="007B1178" w:rsidP="007B1178">
      <w:pPr>
        <w:pStyle w:val="Bibliography"/>
        <w:rPr>
          <w:rFonts w:cs="Times New Roman"/>
        </w:rPr>
      </w:pPr>
      <w:r w:rsidRPr="007B1178">
        <w:rPr>
          <w:rFonts w:cs="Times New Roman"/>
        </w:rPr>
        <w:t>Naidoo, R. et al. 2006. Integrating economic costs into conservation planning. - Trends in ecology &amp; evolution 21: 681–7.</w:t>
      </w:r>
    </w:p>
    <w:p w14:paraId="7999489E" w14:textId="77777777" w:rsidR="007B1178" w:rsidRPr="007B1178" w:rsidRDefault="007B1178" w:rsidP="007B1178">
      <w:pPr>
        <w:pStyle w:val="Bibliography"/>
        <w:rPr>
          <w:rFonts w:cs="Times New Roman"/>
        </w:rPr>
      </w:pPr>
      <w:r w:rsidRPr="007B1178">
        <w:rPr>
          <w:rFonts w:cs="Times New Roman"/>
        </w:rPr>
        <w:t>Polasky, S. et al. 2001. Selecting Biological Reserves Cost-Effectively: An Application to Terrestrial Vertebrate Conservation in Oregon. - Land Economics 77: 68–78.</w:t>
      </w:r>
    </w:p>
    <w:p w14:paraId="0883BF6D" w14:textId="77777777" w:rsidR="007B1178" w:rsidRPr="007B1178" w:rsidRDefault="007B1178" w:rsidP="007B1178">
      <w:pPr>
        <w:pStyle w:val="Bibliography"/>
        <w:rPr>
          <w:rFonts w:cs="Times New Roman"/>
        </w:rPr>
      </w:pPr>
      <w:r w:rsidRPr="007B1178">
        <w:rPr>
          <w:rFonts w:cs="Times New Roman"/>
        </w:rPr>
        <w:t>Pressey, R. L. and Bottrill, M. C. 2008. Opportunism, Threats, and the Evolution of Systematic Conservation Planning. - Conservation Biology 22: 1340–1345.</w:t>
      </w:r>
    </w:p>
    <w:p w14:paraId="41536CF9" w14:textId="77777777" w:rsidR="007B1178" w:rsidRPr="007B1178" w:rsidRDefault="007B1178" w:rsidP="007B1178">
      <w:pPr>
        <w:pStyle w:val="Bibliography"/>
        <w:rPr>
          <w:rFonts w:cs="Times New Roman"/>
        </w:rPr>
      </w:pPr>
      <w:r w:rsidRPr="007B1178">
        <w:rPr>
          <w:rFonts w:cs="Times New Roman"/>
        </w:rPr>
        <w:t>Pressey, R. et al. 1993. Beyond opportunism: key principles for systematic reserve selection. - Trends in ecology &amp; evolution 8: 124–128.</w:t>
      </w:r>
    </w:p>
    <w:p w14:paraId="38886506" w14:textId="77777777" w:rsidR="007B1178" w:rsidRPr="007B1178" w:rsidRDefault="007B1178" w:rsidP="007B1178">
      <w:pPr>
        <w:pStyle w:val="Bibliography"/>
        <w:rPr>
          <w:rFonts w:cs="Times New Roman"/>
        </w:rPr>
      </w:pPr>
      <w:r w:rsidRPr="007B1178">
        <w:rPr>
          <w:rFonts w:cs="Times New Roman"/>
        </w:rPr>
        <w:t>Ralphs, T. et al. 2019. coin-or/SYMPHONY: Version 5.6.17. - Zenodo.</w:t>
      </w:r>
    </w:p>
    <w:p w14:paraId="6398657A" w14:textId="77777777" w:rsidR="007B1178" w:rsidRPr="007B1178" w:rsidRDefault="007B1178" w:rsidP="007B1178">
      <w:pPr>
        <w:pStyle w:val="Bibliography"/>
        <w:rPr>
          <w:rFonts w:cs="Times New Roman"/>
        </w:rPr>
      </w:pPr>
      <w:r w:rsidRPr="007B1178">
        <w:rPr>
          <w:rFonts w:cs="Times New Roman"/>
          <w:lang w:val="de-AT"/>
        </w:rPr>
        <w:t xml:space="preserve">Rodewald, A. D. et al. 2019. </w:t>
      </w:r>
      <w:r w:rsidRPr="007B1178">
        <w:rPr>
          <w:rFonts w:cs="Times New Roman"/>
        </w:rPr>
        <w:t>Tradeoffs in the value of biodiversity feature and cost data in conservation prioritization. - Sci Rep 9: 1–8.</w:t>
      </w:r>
    </w:p>
    <w:p w14:paraId="6879F267" w14:textId="77777777" w:rsidR="007B1178" w:rsidRPr="007B1178" w:rsidRDefault="007B1178" w:rsidP="007B1178">
      <w:pPr>
        <w:pStyle w:val="Bibliography"/>
        <w:rPr>
          <w:rFonts w:cs="Times New Roman"/>
        </w:rPr>
      </w:pPr>
      <w:r w:rsidRPr="007B1178">
        <w:rPr>
          <w:rFonts w:cs="Times New Roman"/>
        </w:rPr>
        <w:t>Rodrigues, A. S. L. and Gaston, K. J. 2002. Optimisation in reserve selection procedures—why not? - Biological Conservation 107: 123–129.</w:t>
      </w:r>
    </w:p>
    <w:p w14:paraId="295547A4" w14:textId="77777777" w:rsidR="007B1178" w:rsidRPr="007B1178" w:rsidRDefault="007B1178" w:rsidP="007B1178">
      <w:pPr>
        <w:pStyle w:val="Bibliography"/>
        <w:rPr>
          <w:rFonts w:cs="Times New Roman"/>
        </w:rPr>
      </w:pPr>
      <w:r w:rsidRPr="007B1178">
        <w:rPr>
          <w:rFonts w:cs="Times New Roman"/>
          <w:lang w:val="de-AT"/>
        </w:rPr>
        <w:lastRenderedPageBreak/>
        <w:t xml:space="preserve">Runge, C. A. et al. 2016. </w:t>
      </w:r>
      <w:r w:rsidRPr="007B1178">
        <w:rPr>
          <w:rFonts w:cs="Times New Roman"/>
        </w:rPr>
        <w:t>Incorporating dynamic distributions into spatial prioritization (N Roura-Pascual, Ed.). - Diversity and Distributions 22: 332–343.</w:t>
      </w:r>
    </w:p>
    <w:p w14:paraId="47AA1979" w14:textId="77777777" w:rsidR="007B1178" w:rsidRPr="007B1178" w:rsidRDefault="007B1178" w:rsidP="007B1178">
      <w:pPr>
        <w:pStyle w:val="Bibliography"/>
        <w:rPr>
          <w:rFonts w:cs="Times New Roman"/>
        </w:rPr>
      </w:pPr>
      <w:r w:rsidRPr="007B1178">
        <w:rPr>
          <w:rFonts w:cs="Times New Roman"/>
        </w:rPr>
        <w:t>Sarkar, S. et al. 2006. Biodiversity Conservation Planning Tools: Present Status and Challenges for the Future. - Annual Review of Environment and Resources 31: 123–159.</w:t>
      </w:r>
    </w:p>
    <w:p w14:paraId="63A007F4" w14:textId="77777777" w:rsidR="007B1178" w:rsidRPr="007B1178" w:rsidRDefault="007B1178" w:rsidP="007B1178">
      <w:pPr>
        <w:pStyle w:val="Bibliography"/>
        <w:rPr>
          <w:rFonts w:cs="Times New Roman"/>
        </w:rPr>
      </w:pPr>
      <w:r w:rsidRPr="007B1178">
        <w:rPr>
          <w:rFonts w:cs="Times New Roman"/>
        </w:rPr>
        <w:t>Schuster, R. et al. 2014. Bird Community Conservation and Carbon Offsets in Western North America. - Plos One in press.</w:t>
      </w:r>
    </w:p>
    <w:p w14:paraId="0D5E030C" w14:textId="77777777" w:rsidR="007B1178" w:rsidRPr="007B1178" w:rsidRDefault="007B1178" w:rsidP="007B1178">
      <w:pPr>
        <w:pStyle w:val="Bibliography"/>
        <w:rPr>
          <w:rFonts w:cs="Times New Roman"/>
        </w:rPr>
      </w:pPr>
      <w:r w:rsidRPr="007B1178">
        <w:rPr>
          <w:rFonts w:cs="Times New Roman"/>
        </w:rPr>
        <w:t>Schuster, R. et al. 2019. Optimizing the conservation of migratory species over their full annual cycle. - Nature Communications 10: 1754.</w:t>
      </w:r>
    </w:p>
    <w:p w14:paraId="6AA789F2" w14:textId="77777777" w:rsidR="007B1178" w:rsidRPr="007B1178" w:rsidRDefault="007B1178" w:rsidP="007B1178">
      <w:pPr>
        <w:pStyle w:val="Bibliography"/>
        <w:rPr>
          <w:rFonts w:cs="Times New Roman"/>
        </w:rPr>
      </w:pPr>
      <w:r w:rsidRPr="007B1178">
        <w:rPr>
          <w:rFonts w:cs="Times New Roman"/>
          <w:lang w:val="de-AT"/>
        </w:rPr>
        <w:t xml:space="preserve">Schwartz, M. W. et al. 2018. </w:t>
      </w:r>
      <w:r w:rsidRPr="007B1178">
        <w:rPr>
          <w:rFonts w:cs="Times New Roman"/>
        </w:rPr>
        <w:t>Decision Support Frameworks and Tools for Conservation. - Conservation Letters 11: e12385.</w:t>
      </w:r>
    </w:p>
    <w:p w14:paraId="3863F7A9" w14:textId="77777777" w:rsidR="007B1178" w:rsidRPr="007B1178" w:rsidRDefault="007B1178" w:rsidP="007B1178">
      <w:pPr>
        <w:pStyle w:val="Bibliography"/>
        <w:rPr>
          <w:rFonts w:cs="Times New Roman"/>
        </w:rPr>
      </w:pPr>
      <w:r w:rsidRPr="007B1178">
        <w:rPr>
          <w:rFonts w:cs="Times New Roman"/>
        </w:rPr>
        <w:t>Sullivan, B. L. et al. 2014. The eBird enterprise: an integrated approach to development and application of citizen science. - Biological Conservation 169: 31–40.</w:t>
      </w:r>
    </w:p>
    <w:p w14:paraId="6E20D3B3" w14:textId="77777777" w:rsidR="007B1178" w:rsidRPr="007B1178" w:rsidRDefault="007B1178" w:rsidP="007B1178">
      <w:pPr>
        <w:pStyle w:val="Bibliography"/>
        <w:rPr>
          <w:rFonts w:cs="Times New Roman"/>
        </w:rPr>
      </w:pPr>
      <w:r w:rsidRPr="007B1178">
        <w:rPr>
          <w:rFonts w:cs="Times New Roman"/>
        </w:rPr>
        <w:t>Underhill, L. G. 1994. Optimal and suboptimal reserve selection algorithms. - Biological Conservation 70: 85–87.</w:t>
      </w:r>
    </w:p>
    <w:p w14:paraId="7C667AE7" w14:textId="77777777" w:rsidR="007B1178" w:rsidRPr="007B1178" w:rsidRDefault="007B1178" w:rsidP="007B1178">
      <w:pPr>
        <w:pStyle w:val="Bibliography"/>
        <w:rPr>
          <w:rFonts w:cs="Times New Roman"/>
        </w:rPr>
      </w:pPr>
      <w:r w:rsidRPr="007B1178">
        <w:rPr>
          <w:rFonts w:cs="Times New Roman"/>
        </w:rPr>
        <w:t>Venter, O. et al. 2014. Targeting Global Protected Area Expansion for Imperiled Biodiversity. - PLOS Biology 12: e1001891.</w:t>
      </w:r>
    </w:p>
    <w:p w14:paraId="2CFEF331" w14:textId="3250EFFA" w:rsidR="00AD7987" w:rsidRDefault="007B1178" w:rsidP="001C25A7">
      <w:pPr>
        <w:pStyle w:val="Bibliography"/>
        <w:rPr>
          <w:rFonts w:cs="Times New Roman"/>
          <w:b/>
          <w:lang w:val="en-CA"/>
        </w:rPr>
      </w:pPr>
      <w:r w:rsidRPr="007B1178">
        <w:rPr>
          <w:rFonts w:cs="Times New Roman"/>
        </w:rPr>
        <w:t>Wolsey, L. A. and Nemhauser, G. L. 1999. Integer and combinatorial optimization. - John Wiley &amp; Sons.</w:t>
      </w:r>
      <w:r w:rsidR="00AD7987">
        <w:rPr>
          <w:rFonts w:cs="Times New Roman"/>
          <w:b/>
          <w:lang w:val="en-CA"/>
        </w:rPr>
        <w:fldChar w:fldCharType="end"/>
      </w:r>
      <w:bookmarkStart w:id="27" w:name="_GoBack"/>
      <w:bookmarkEnd w:id="26"/>
      <w:bookmarkEnd w:id="27"/>
    </w:p>
    <w:sectPr w:rsidR="00AD7987">
      <w:footerReference w:type="default" r:id="rId13"/>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5E9E3" w14:textId="77777777" w:rsidR="00330FE6" w:rsidRDefault="00330FE6">
      <w:pPr>
        <w:spacing w:after="0" w:line="240" w:lineRule="auto"/>
      </w:pPr>
      <w:r>
        <w:separator/>
      </w:r>
    </w:p>
  </w:endnote>
  <w:endnote w:type="continuationSeparator" w:id="0">
    <w:p w14:paraId="089E0A87" w14:textId="77777777" w:rsidR="00330FE6" w:rsidRDefault="00330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AC002" w14:textId="77777777" w:rsidR="00330FE6" w:rsidRDefault="00330FE6">
      <w:pPr>
        <w:spacing w:after="0" w:line="240" w:lineRule="auto"/>
      </w:pPr>
      <w:r>
        <w:separator/>
      </w:r>
    </w:p>
  </w:footnote>
  <w:footnote w:type="continuationSeparator" w:id="0">
    <w:p w14:paraId="360F29D0" w14:textId="77777777" w:rsidR="00330FE6" w:rsidRDefault="00330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0EB8"/>
    <w:rsid w:val="000955F1"/>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07859"/>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5A7"/>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2E69"/>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1029F"/>
    <w:rsid w:val="00415153"/>
    <w:rsid w:val="00422048"/>
    <w:rsid w:val="004238FD"/>
    <w:rsid w:val="00426C89"/>
    <w:rsid w:val="00431741"/>
    <w:rsid w:val="00441810"/>
    <w:rsid w:val="00443325"/>
    <w:rsid w:val="00457A4F"/>
    <w:rsid w:val="004628B5"/>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C19"/>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416BE"/>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B3D9B"/>
    <w:rsid w:val="006C0AB3"/>
    <w:rsid w:val="006C17C1"/>
    <w:rsid w:val="006C4B67"/>
    <w:rsid w:val="006C559B"/>
    <w:rsid w:val="006D1204"/>
    <w:rsid w:val="006D5602"/>
    <w:rsid w:val="006E6403"/>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85086"/>
    <w:rsid w:val="0089225C"/>
    <w:rsid w:val="00892812"/>
    <w:rsid w:val="008A343E"/>
    <w:rsid w:val="008A34DC"/>
    <w:rsid w:val="008A4B83"/>
    <w:rsid w:val="008A6067"/>
    <w:rsid w:val="008B693B"/>
    <w:rsid w:val="008C5D4D"/>
    <w:rsid w:val="008C69C4"/>
    <w:rsid w:val="008D2B44"/>
    <w:rsid w:val="008D5CA2"/>
    <w:rsid w:val="008D6E3A"/>
    <w:rsid w:val="008E6306"/>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64DD9"/>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10A3"/>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2900"/>
    <w:rsid w:val="00CA44BE"/>
    <w:rsid w:val="00CA7003"/>
    <w:rsid w:val="00CB04E4"/>
    <w:rsid w:val="00CB1930"/>
    <w:rsid w:val="00CB2600"/>
    <w:rsid w:val="00CC3519"/>
    <w:rsid w:val="00CC476D"/>
    <w:rsid w:val="00CD0F4A"/>
    <w:rsid w:val="00CD55EA"/>
    <w:rsid w:val="00CD6C98"/>
    <w:rsid w:val="00CE0FCB"/>
    <w:rsid w:val="00CE3949"/>
    <w:rsid w:val="00CF0525"/>
    <w:rsid w:val="00CF1D9D"/>
    <w:rsid w:val="00CF25A4"/>
    <w:rsid w:val="00D00A93"/>
    <w:rsid w:val="00D01068"/>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5B5C"/>
    <w:rsid w:val="00F97006"/>
    <w:rsid w:val="00FA2170"/>
    <w:rsid w:val="00FA59B3"/>
    <w:rsid w:val="00FA6FEA"/>
    <w:rsid w:val="00FB60D3"/>
    <w:rsid w:val="00FB797B"/>
    <w:rsid w:val="00FC64AD"/>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4E84B-28E1-43E2-8C95-BB49C62CD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8</Pages>
  <Words>15532</Words>
  <Characters>8853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97</cp:revision>
  <cp:lastPrinted>2018-11-07T17:00:00Z</cp:lastPrinted>
  <dcterms:created xsi:type="dcterms:W3CDTF">2019-11-17T22:06:00Z</dcterms:created>
  <dcterms:modified xsi:type="dcterms:W3CDTF">2020-01-16T18:46: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1"&gt;&lt;session id="FkkcDkH0"/&gt;&lt;style id="http://www.zotero.org/styles/ecography" hasBibliography="1" bibliographyStyleHasBeenSet="1"/&gt;&lt;prefs&gt;&lt;pref name="fieldType" value="Field"/&gt;&lt;/prefs&gt;&lt;/data&gt;</vt:lpwstr>
  </property>
</Properties>
</file>